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D5287B">
      <w:pPr>
        <w:jc w:val="center"/>
      </w:pPr>
      <w:r>
        <w:t>Economic Imperialism</w:t>
      </w:r>
    </w:p>
    <w:p w:rsidR="002A2A03" w:rsidRDefault="00D5287B">
      <w:pPr>
        <w:jc w:val="center"/>
      </w:pPr>
      <w:r>
        <w:t>Your Name  (First M. Last)</w:t>
      </w:r>
    </w:p>
    <w:p w:rsidR="002A2A03" w:rsidRDefault="00D5287B">
      <w:pPr>
        <w:jc w:val="center"/>
      </w:pPr>
      <w:r>
        <w:t>School or Institution Name (University at Place or Town, State)</w:t>
      </w:r>
    </w:p>
    <w:p w:rsidR="003D435D" w:rsidRDefault="00D5287B" w:rsidP="003D435D">
      <w:pPr>
        <w:ind w:firstLine="0"/>
        <w:jc w:val="center"/>
      </w:pPr>
      <w:r>
        <w:br/>
      </w:r>
      <w:bookmarkStart w:id="0" w:name="_GoBack"/>
      <w:bookmarkEnd w:id="0"/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</w:p>
    <w:p w:rsidR="003D435D" w:rsidRDefault="003D435D" w:rsidP="003D435D">
      <w:pPr>
        <w:ind w:firstLine="0"/>
        <w:jc w:val="center"/>
      </w:pPr>
    </w:p>
    <w:p w:rsidR="00EB26FE" w:rsidRDefault="00D5287B" w:rsidP="003D435D">
      <w:pPr>
        <w:ind w:firstLine="0"/>
        <w:jc w:val="center"/>
      </w:pPr>
      <w:r>
        <w:lastRenderedPageBreak/>
        <w:t xml:space="preserve">Economic Imperialism </w:t>
      </w:r>
    </w:p>
    <w:p w:rsidR="00F25579" w:rsidRDefault="00D5287B" w:rsidP="003D435D">
      <w:pPr>
        <w:ind w:firstLine="0"/>
      </w:pPr>
      <w:r>
        <w:tab/>
      </w:r>
      <w:r w:rsidR="00AE6E35">
        <w:t xml:space="preserve">The mission of imperialism was generating revenues for states by exploiting abundant natural resources of </w:t>
      </w:r>
      <w:r w:rsidR="003538CE">
        <w:t>developing and poor states</w:t>
      </w:r>
      <w:r w:rsidR="00015E6E">
        <w:t xml:space="preserve"> through political and social dominations.</w:t>
      </w:r>
      <w:r w:rsidR="00F14778">
        <w:t xml:space="preserve"> </w:t>
      </w:r>
      <w:r w:rsidR="00427A83">
        <w:t xml:space="preserve">It is </w:t>
      </w:r>
      <w:r w:rsidR="00BE7813">
        <w:t>essentially</w:t>
      </w:r>
      <w:r w:rsidR="006039D7">
        <w:t xml:space="preserve"> known as economic imperialism.</w:t>
      </w:r>
      <w:r w:rsidR="00801989">
        <w:t xml:space="preserve"> Primarily, the economic hegemony of a state established in another </w:t>
      </w:r>
      <w:r w:rsidR="00AA2681">
        <w:t>state</w:t>
      </w:r>
      <w:r w:rsidR="00801989">
        <w:t xml:space="preserve"> is </w:t>
      </w:r>
      <w:r w:rsidR="00AA2681">
        <w:t>called</w:t>
      </w:r>
      <w:r w:rsidR="00801989">
        <w:t xml:space="preserve"> </w:t>
      </w:r>
      <w:r w:rsidR="00AA2681">
        <w:t>economic</w:t>
      </w:r>
      <w:r w:rsidR="00801989">
        <w:t xml:space="preserve"> imperialism</w:t>
      </w:r>
      <w:r w:rsidR="00877A03">
        <w:t>.</w:t>
      </w:r>
      <w:r w:rsidR="00372DC9">
        <w:t xml:space="preserve"> </w:t>
      </w:r>
      <w:r w:rsidR="00BB67D2">
        <w:t xml:space="preserve">Roots of economic imperialism nourished </w:t>
      </w:r>
      <w:r w:rsidR="002E3252">
        <w:t>after the advent and s</w:t>
      </w:r>
      <w:r w:rsidR="00C61306">
        <w:t>pread of industrial revolution</w:t>
      </w:r>
      <w:r w:rsidR="00420E02">
        <w:t>.</w:t>
      </w:r>
      <w:r w:rsidR="006172CA">
        <w:t xml:space="preserve"> </w:t>
      </w:r>
      <w:r w:rsidR="00945B37">
        <w:t xml:space="preserve">The economic exploitation </w:t>
      </w:r>
      <w:r w:rsidR="005937A1">
        <w:t xml:space="preserve">of colonies and </w:t>
      </w:r>
      <w:r w:rsidR="00D01663">
        <w:t>improved financial factors for imp</w:t>
      </w:r>
      <w:r w:rsidR="000D4830">
        <w:t xml:space="preserve">erial states by levying </w:t>
      </w:r>
      <w:r w:rsidR="00193151">
        <w:t>c</w:t>
      </w:r>
      <w:r w:rsidR="00BB7059">
        <w:t>onstraints on colonies were th</w:t>
      </w:r>
      <w:r w:rsidR="002B28FB">
        <w:t>e promine</w:t>
      </w:r>
      <w:r w:rsidR="002F5F0C">
        <w:t>nt techniques used in the past to advance economic imperialism</w:t>
      </w:r>
      <w:r w:rsidR="00D83DCC">
        <w:t xml:space="preserve"> </w:t>
      </w:r>
      <w:r w:rsidR="00D83DCC">
        <w:fldChar w:fldCharType="begin"/>
      </w:r>
      <w:r w:rsidR="00D83DCC">
        <w:instrText xml:space="preserve"> ADDIN ZOTERO_ITEM CSL_CITATION {"citationID":"VI6hOQLN","properties":{"formattedCitation":"(\\uc0\\u8220{}Economic Imperialism,\\uc0\\u8221{} 2014)","plainCitation":"(“Economic Imperialism,” 2014)","noteIndex":0},"citationItems":[{"id":665,"uris":["http://zotero.org/users/local/yvjivw9i/items/Y47GNDJC"],"uri":["http://zotero.org/users/local/yvjivw9i/items/Y47GNDJC"],"itemData":{"id":665,"type":"webpage","title":"Economic Imperialism","container-title":"Œconomia","genre":"Text","abstract":"Deadline for submission: June 15th, 2012.  Planed publication of the issue: 2013. The last decades have seen the growing confidence of economists to tackle a number of socio</w:instrText>
      </w:r>
      <w:r w:rsidR="00D83DCC">
        <w:rPr>
          <w:rFonts w:ascii="Cambria Math" w:hAnsi="Cambria Math" w:cs="Cambria Math"/>
        </w:rPr>
        <w:instrText>‐</w:instrText>
      </w:r>
      <w:r w:rsidR="00D83DCC">
        <w:instrText xml:space="preserve">economic topics with standard economic tools. This project has been significantly fostered by Gary Becker and has become a distinguishing feature of the Chicago School. The initial strong resistance, within and outside economics, has been giving way to a growing acceptance as a result of changes in other social sciences, ...","URL":"http://journals.openedition.org/oeconomia/370","language":"en","issued":{"date-parts":[["2014",3,27]]},"accessed":{"date-parts":[["2019",6,21]]}}}],"schema":"https://github.com/citation-style-language/schema/raw/master/csl-citation.json"} </w:instrText>
      </w:r>
      <w:r w:rsidR="00D83DCC">
        <w:fldChar w:fldCharType="separate"/>
      </w:r>
      <w:r w:rsidR="00D83DCC" w:rsidRPr="00D83DCC">
        <w:t>(“Economic Imperialism,” 2014)</w:t>
      </w:r>
      <w:r w:rsidR="00D83DCC">
        <w:fldChar w:fldCharType="end"/>
      </w:r>
      <w:r w:rsidR="00D428E9">
        <w:t>. Ho</w:t>
      </w:r>
      <w:r w:rsidR="002A5D9C">
        <w:t xml:space="preserve">wever, it is imperative to highlight the existence of economic </w:t>
      </w:r>
      <w:r w:rsidR="005F17A0">
        <w:t xml:space="preserve">imperialism </w:t>
      </w:r>
      <w:r w:rsidR="00345BFD">
        <w:t xml:space="preserve">present </w:t>
      </w:r>
      <w:r w:rsidR="000A617B">
        <w:t>in t</w:t>
      </w:r>
      <w:r w:rsidR="00345BFD">
        <w:t>he contemporary era</w:t>
      </w:r>
      <w:r w:rsidR="000A617B">
        <w:t>.</w:t>
      </w:r>
      <w:r w:rsidR="00D41B5E">
        <w:t xml:space="preserve"> It is </w:t>
      </w:r>
      <w:r w:rsidR="00F3581C">
        <w:t>similar to neo-colonialism.</w:t>
      </w:r>
      <w:r w:rsidR="00394BBC">
        <w:t xml:space="preserve"> The cla</w:t>
      </w:r>
      <w:r w:rsidR="00A10EFB">
        <w:t>ssic illustration</w:t>
      </w:r>
      <w:r w:rsidR="006233CA">
        <w:t xml:space="preserve"> of</w:t>
      </w:r>
      <w:r w:rsidR="001327AD">
        <w:t xml:space="preserve"> </w:t>
      </w:r>
      <w:r w:rsidR="00D50D5A">
        <w:t>the state pursuing the model of economic impe</w:t>
      </w:r>
      <w:r w:rsidR="000A3B7B">
        <w:t xml:space="preserve">rialism is China in modern times. </w:t>
      </w:r>
    </w:p>
    <w:p w:rsidR="00084E3E" w:rsidRDefault="00D5287B" w:rsidP="00084E3E">
      <w:pPr>
        <w:ind w:firstLine="0"/>
      </w:pPr>
      <w:r>
        <w:tab/>
      </w:r>
      <w:r w:rsidR="000A617B">
        <w:t xml:space="preserve"> </w:t>
      </w:r>
      <w:r w:rsidR="00DE08A2">
        <w:t>Chines</w:t>
      </w:r>
      <w:r w:rsidR="009B6A61">
        <w:t>e</w:t>
      </w:r>
      <w:r w:rsidR="00D53A91">
        <w:t xml:space="preserve"> government extracts trillions of </w:t>
      </w:r>
      <w:r w:rsidR="006739C1">
        <w:t>dollars’ worth</w:t>
      </w:r>
      <w:r w:rsidR="001273EC">
        <w:t xml:space="preserve"> o</w:t>
      </w:r>
      <w:r w:rsidR="00BE419D">
        <w:t>f natural resources from African states as</w:t>
      </w:r>
      <w:r w:rsidR="00DD6CD3">
        <w:t xml:space="preserve"> </w:t>
      </w:r>
      <w:r w:rsidR="00A906E1">
        <w:t>Congo an</w:t>
      </w:r>
      <w:r w:rsidR="006F473B">
        <w:t>d Zambia without paying tax and</w:t>
      </w:r>
      <w:r w:rsidR="00AC4B30">
        <w:t xml:space="preserve"> </w:t>
      </w:r>
      <w:r w:rsidR="002F2665">
        <w:t>payin</w:t>
      </w:r>
      <w:r w:rsidR="007D495F">
        <w:t>g</w:t>
      </w:r>
      <w:r w:rsidR="00C507F3">
        <w:t xml:space="preserve"> heed to</w:t>
      </w:r>
      <w:r w:rsidR="00AC4B30">
        <w:t xml:space="preserve"> environmental perils</w:t>
      </w:r>
      <w:r w:rsidR="002A3ADF">
        <w:t xml:space="preserve">. They offer </w:t>
      </w:r>
      <w:r w:rsidR="00B068EE">
        <w:t>base</w:t>
      </w:r>
      <w:r w:rsidR="002A3ADF">
        <w:t xml:space="preserve"> salaries by bring</w:t>
      </w:r>
      <w:r w:rsidR="002B441C">
        <w:t>ing the equipmen</w:t>
      </w:r>
      <w:r w:rsidR="00580E2D">
        <w:t>t form their state to boos</w:t>
      </w:r>
      <w:r w:rsidR="00754B8C">
        <w:t>t their economy,</w:t>
      </w:r>
      <w:r w:rsidR="00D86659">
        <w:t xml:space="preserve"> have the national workforce</w:t>
      </w:r>
      <w:r w:rsidR="00704469">
        <w:t xml:space="preserve"> for key emp</w:t>
      </w:r>
      <w:r w:rsidR="009E2CFA">
        <w:t xml:space="preserve">loyment </w:t>
      </w:r>
      <w:r w:rsidR="00B3023E">
        <w:t xml:space="preserve">ranks </w:t>
      </w:r>
      <w:r w:rsidR="00CB2A56">
        <w:t xml:space="preserve">while restricting locals to access major </w:t>
      </w:r>
      <w:r w:rsidR="00A11061">
        <w:t>management levels.</w:t>
      </w:r>
      <w:r w:rsidR="00382522">
        <w:t xml:space="preserve"> These are </w:t>
      </w:r>
      <w:r w:rsidR="002F20FF">
        <w:t>explicit</w:t>
      </w:r>
      <w:r w:rsidR="00545F7D">
        <w:t xml:space="preserve"> illustratio</w:t>
      </w:r>
      <w:r w:rsidR="00527758">
        <w:t xml:space="preserve">ns of policies followed by the Chinese to </w:t>
      </w:r>
      <w:r w:rsidR="00014D19">
        <w:t xml:space="preserve">strengthen economic imperialism by exploiting resources from </w:t>
      </w:r>
      <w:r w:rsidR="00A044FB">
        <w:t xml:space="preserve">deprived states </w:t>
      </w:r>
      <w:r w:rsidR="00CC2137">
        <w:t>to</w:t>
      </w:r>
      <w:r w:rsidR="00713C2C">
        <w:t xml:space="preserve"> boost the national economy.</w:t>
      </w:r>
      <w:r w:rsidR="008A115B">
        <w:t xml:space="preserve"> A critical aspect is worth </w:t>
      </w:r>
      <w:r w:rsidR="00C641EB">
        <w:t>mentioning tha</w:t>
      </w:r>
      <w:r w:rsidR="00C94153">
        <w:t>t</w:t>
      </w:r>
      <w:r w:rsidR="00A51D80">
        <w:t xml:space="preserve"> Chinese c</w:t>
      </w:r>
      <w:r w:rsidR="0055110D">
        <w:t xml:space="preserve">orporations are involved in the </w:t>
      </w:r>
      <w:r w:rsidR="00841CB2">
        <w:t xml:space="preserve">extraction of resources which </w:t>
      </w:r>
      <w:r w:rsidR="003B41B4">
        <w:t>substantiate pollutio</w:t>
      </w:r>
      <w:r w:rsidR="00A0331E">
        <w:t xml:space="preserve">n in Africa and the raw </w:t>
      </w:r>
      <w:r w:rsidR="00656B3F">
        <w:t>material is shipped home that</w:t>
      </w:r>
      <w:r w:rsidR="006560F5">
        <w:t xml:space="preserve"> allow</w:t>
      </w:r>
      <w:r w:rsidR="006953CD">
        <w:t>s Ch</w:t>
      </w:r>
      <w:r w:rsidR="006666E8">
        <w:t>ina to cultivate</w:t>
      </w:r>
      <w:r w:rsidR="00F96DB3">
        <w:t xml:space="preserve"> profound ec</w:t>
      </w:r>
      <w:r w:rsidR="00C95B3B">
        <w:t>onomic benefits at the cost of</w:t>
      </w:r>
      <w:r w:rsidR="000928DD">
        <w:t xml:space="preserve"> the </w:t>
      </w:r>
      <w:r w:rsidR="00C769A0">
        <w:t>African nation.</w:t>
      </w:r>
      <w:r w:rsidR="005823A2">
        <w:t xml:space="preserve"> </w:t>
      </w:r>
      <w:r w:rsidR="00D9035B">
        <w:t>All these techniques have been mastered by Chinese from America</w:t>
      </w:r>
      <w:r w:rsidR="00E16223">
        <w:t>n and Eur</w:t>
      </w:r>
      <w:r w:rsidR="00F53AD7">
        <w:t>opean companies which operate in Asia and Africa.</w:t>
      </w:r>
      <w:r w:rsidR="006377DB">
        <w:t xml:space="preserve"> </w:t>
      </w:r>
      <w:r w:rsidR="0080178D">
        <w:t>The bottom line is t</w:t>
      </w:r>
      <w:r w:rsidR="001870B5">
        <w:t xml:space="preserve">hat economic imperialism is a covert manner of </w:t>
      </w:r>
      <w:r w:rsidR="00B97480">
        <w:t>exploiting and taking resources for other states.</w:t>
      </w:r>
      <w:r>
        <w:t xml:space="preserve"> </w:t>
      </w:r>
    </w:p>
    <w:p w:rsidR="002A2A03" w:rsidRDefault="00D5287B" w:rsidP="00084E3E">
      <w:pPr>
        <w:ind w:left="4320" w:firstLine="0"/>
      </w:pPr>
      <w:r>
        <w:lastRenderedPageBreak/>
        <w:t>References</w:t>
      </w:r>
    </w:p>
    <w:p w:rsidR="00D83DCC" w:rsidRPr="00D83DCC" w:rsidRDefault="00D5287B" w:rsidP="00D83DCC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83DCC">
        <w:t>Ec</w:t>
      </w:r>
      <w:r w:rsidRPr="00D83DCC">
        <w:t>onomic Imperialism [Text]. (2014, March 27). Retrieved June 21, 2019, from Œconomia website: http://journals.openedition.org/oeconomia/370</w:t>
      </w:r>
    </w:p>
    <w:p w:rsidR="002A2A03" w:rsidRDefault="00D5287B">
      <w:pPr>
        <w:ind w:left="720" w:hanging="720"/>
      </w:pPr>
      <w:r>
        <w:fldChar w:fldCharType="end"/>
      </w: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5287B" w:rsidRDefault="00D5287B">
      <w:pPr>
        <w:spacing w:line="240" w:lineRule="auto"/>
      </w:pPr>
      <w:r>
        <w:separator/>
      </w:r>
    </w:p>
  </w:endnote>
  <w:endnote w:type="continuationSeparator" w:id="0">
    <w:p w:rsidR="00D5287B" w:rsidRDefault="00D5287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1"/>
    <w:family w:val="roman"/>
    <w:notTrueType/>
    <w:pitch w:val="variable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5287B" w:rsidRDefault="00D5287B">
      <w:pPr>
        <w:spacing w:line="240" w:lineRule="auto"/>
      </w:pPr>
      <w:r>
        <w:separator/>
      </w:r>
    </w:p>
  </w:footnote>
  <w:footnote w:type="continuationSeparator" w:id="0">
    <w:p w:rsidR="00D5287B" w:rsidRDefault="00D5287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5287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5287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C7FC7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 w:rsidRDefault="00D5287B">
    <w:pPr>
      <w:pStyle w:val="Header"/>
      <w:ind w:right="360" w:firstLine="0"/>
    </w:pPr>
    <w:r>
      <w:t>DISABILITY RESEARCH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5287B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C7FC7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D5287B">
    <w:pPr>
      <w:ind w:right="360" w:firstLine="0"/>
    </w:pPr>
    <w:r>
      <w:t>Running h</w:t>
    </w:r>
    <w:r w:rsidR="003D435D">
      <w:t>ead: ECONOMIC IMPERIALISM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793A"/>
    <w:rsid w:val="00014D19"/>
    <w:rsid w:val="00015E6E"/>
    <w:rsid w:val="000264F8"/>
    <w:rsid w:val="00077EF3"/>
    <w:rsid w:val="00084E3E"/>
    <w:rsid w:val="000928DD"/>
    <w:rsid w:val="00093EA6"/>
    <w:rsid w:val="000A3B7B"/>
    <w:rsid w:val="000A617B"/>
    <w:rsid w:val="000B0A32"/>
    <w:rsid w:val="000B4BEE"/>
    <w:rsid w:val="000D4830"/>
    <w:rsid w:val="001115FF"/>
    <w:rsid w:val="001165F5"/>
    <w:rsid w:val="001273EC"/>
    <w:rsid w:val="001327AD"/>
    <w:rsid w:val="001416CF"/>
    <w:rsid w:val="001870B5"/>
    <w:rsid w:val="00193151"/>
    <w:rsid w:val="001A0A79"/>
    <w:rsid w:val="001D7D94"/>
    <w:rsid w:val="001F4D42"/>
    <w:rsid w:val="002829E4"/>
    <w:rsid w:val="002833CC"/>
    <w:rsid w:val="002A2A03"/>
    <w:rsid w:val="002A3ADF"/>
    <w:rsid w:val="002A5D9C"/>
    <w:rsid w:val="002B28FB"/>
    <w:rsid w:val="002B2EF6"/>
    <w:rsid w:val="002B441C"/>
    <w:rsid w:val="002D52A8"/>
    <w:rsid w:val="002E3252"/>
    <w:rsid w:val="002E37D4"/>
    <w:rsid w:val="002F20FF"/>
    <w:rsid w:val="002F2665"/>
    <w:rsid w:val="002F5F0C"/>
    <w:rsid w:val="00345BFD"/>
    <w:rsid w:val="003471E8"/>
    <w:rsid w:val="003538CE"/>
    <w:rsid w:val="00372DC9"/>
    <w:rsid w:val="00373A97"/>
    <w:rsid w:val="00382522"/>
    <w:rsid w:val="00394BBC"/>
    <w:rsid w:val="003B41B4"/>
    <w:rsid w:val="003C0D71"/>
    <w:rsid w:val="003C2A69"/>
    <w:rsid w:val="003D435D"/>
    <w:rsid w:val="003F138F"/>
    <w:rsid w:val="00420E02"/>
    <w:rsid w:val="00427A83"/>
    <w:rsid w:val="004835EF"/>
    <w:rsid w:val="004A4751"/>
    <w:rsid w:val="00527758"/>
    <w:rsid w:val="00545F7D"/>
    <w:rsid w:val="0055110D"/>
    <w:rsid w:val="00560C88"/>
    <w:rsid w:val="00580E2D"/>
    <w:rsid w:val="005823A2"/>
    <w:rsid w:val="005937A1"/>
    <w:rsid w:val="005B4E90"/>
    <w:rsid w:val="005F17A0"/>
    <w:rsid w:val="005F5B64"/>
    <w:rsid w:val="006039D7"/>
    <w:rsid w:val="006172CA"/>
    <w:rsid w:val="006233CA"/>
    <w:rsid w:val="00633ABC"/>
    <w:rsid w:val="006377DB"/>
    <w:rsid w:val="006560F5"/>
    <w:rsid w:val="00656B3F"/>
    <w:rsid w:val="006666E8"/>
    <w:rsid w:val="006739C1"/>
    <w:rsid w:val="006953CD"/>
    <w:rsid w:val="006C5CB6"/>
    <w:rsid w:val="006F473B"/>
    <w:rsid w:val="00704469"/>
    <w:rsid w:val="007077D8"/>
    <w:rsid w:val="00713C2C"/>
    <w:rsid w:val="007179A2"/>
    <w:rsid w:val="007411CE"/>
    <w:rsid w:val="007451C0"/>
    <w:rsid w:val="00754B8C"/>
    <w:rsid w:val="007B0975"/>
    <w:rsid w:val="007D495F"/>
    <w:rsid w:val="0080178D"/>
    <w:rsid w:val="00801989"/>
    <w:rsid w:val="0083078E"/>
    <w:rsid w:val="00835929"/>
    <w:rsid w:val="00841CB2"/>
    <w:rsid w:val="008531AF"/>
    <w:rsid w:val="0085661C"/>
    <w:rsid w:val="00877A03"/>
    <w:rsid w:val="00894EA1"/>
    <w:rsid w:val="008A115B"/>
    <w:rsid w:val="008C7FC7"/>
    <w:rsid w:val="008E4168"/>
    <w:rsid w:val="009069C0"/>
    <w:rsid w:val="0093108D"/>
    <w:rsid w:val="00937386"/>
    <w:rsid w:val="00945B37"/>
    <w:rsid w:val="009A615E"/>
    <w:rsid w:val="009B1120"/>
    <w:rsid w:val="009B6A61"/>
    <w:rsid w:val="009E2CFA"/>
    <w:rsid w:val="00A0331E"/>
    <w:rsid w:val="00A044FB"/>
    <w:rsid w:val="00A10EFB"/>
    <w:rsid w:val="00A11061"/>
    <w:rsid w:val="00A51D80"/>
    <w:rsid w:val="00A906E1"/>
    <w:rsid w:val="00AA2681"/>
    <w:rsid w:val="00AB5E5F"/>
    <w:rsid w:val="00AC4B30"/>
    <w:rsid w:val="00AC53C9"/>
    <w:rsid w:val="00AE6E35"/>
    <w:rsid w:val="00B068EE"/>
    <w:rsid w:val="00B16BFD"/>
    <w:rsid w:val="00B2409C"/>
    <w:rsid w:val="00B3023E"/>
    <w:rsid w:val="00B47B35"/>
    <w:rsid w:val="00B97480"/>
    <w:rsid w:val="00BB67D2"/>
    <w:rsid w:val="00BB7059"/>
    <w:rsid w:val="00BE419D"/>
    <w:rsid w:val="00BE7813"/>
    <w:rsid w:val="00C013FD"/>
    <w:rsid w:val="00C11B9A"/>
    <w:rsid w:val="00C22807"/>
    <w:rsid w:val="00C507F3"/>
    <w:rsid w:val="00C61306"/>
    <w:rsid w:val="00C641EB"/>
    <w:rsid w:val="00C67138"/>
    <w:rsid w:val="00C769A0"/>
    <w:rsid w:val="00C94153"/>
    <w:rsid w:val="00C95B3B"/>
    <w:rsid w:val="00CA049E"/>
    <w:rsid w:val="00CA6862"/>
    <w:rsid w:val="00CB2A56"/>
    <w:rsid w:val="00CC2137"/>
    <w:rsid w:val="00CF05D2"/>
    <w:rsid w:val="00CF29F0"/>
    <w:rsid w:val="00D01663"/>
    <w:rsid w:val="00D071B1"/>
    <w:rsid w:val="00D24E4B"/>
    <w:rsid w:val="00D370DB"/>
    <w:rsid w:val="00D41B5E"/>
    <w:rsid w:val="00D428E9"/>
    <w:rsid w:val="00D50D5A"/>
    <w:rsid w:val="00D5287B"/>
    <w:rsid w:val="00D53A91"/>
    <w:rsid w:val="00D81C28"/>
    <w:rsid w:val="00D83DCC"/>
    <w:rsid w:val="00D86659"/>
    <w:rsid w:val="00D9035B"/>
    <w:rsid w:val="00DD6CD3"/>
    <w:rsid w:val="00DE08A2"/>
    <w:rsid w:val="00E16223"/>
    <w:rsid w:val="00E16862"/>
    <w:rsid w:val="00E177A0"/>
    <w:rsid w:val="00E53D89"/>
    <w:rsid w:val="00E720B7"/>
    <w:rsid w:val="00E759BF"/>
    <w:rsid w:val="00EA37EF"/>
    <w:rsid w:val="00EB26FE"/>
    <w:rsid w:val="00EC7AE0"/>
    <w:rsid w:val="00F14778"/>
    <w:rsid w:val="00F25579"/>
    <w:rsid w:val="00F3581C"/>
    <w:rsid w:val="00F37AF0"/>
    <w:rsid w:val="00F53AD7"/>
    <w:rsid w:val="00F6457C"/>
    <w:rsid w:val="00F96DB3"/>
    <w:rsid w:val="00FA0D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E4BAE63B-125C-423B-A956-894AB6A51C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83DCC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40</Words>
  <Characters>3084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36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RMAR</cp:lastModifiedBy>
  <cp:revision>2</cp:revision>
  <dcterms:created xsi:type="dcterms:W3CDTF">2019-06-21T06:50:00Z</dcterms:created>
  <dcterms:modified xsi:type="dcterms:W3CDTF">2019-06-21T0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tD6kUXJ4"/&gt;&lt;style id="http://www.zotero.org/styles/apa" locale="en-US" hasBibliography="1" bibliographyStyleHasBeenSet="1"/&gt;&lt;prefs&gt;&lt;pref name="fieldType" value="Field"/&gt;&lt;/prefs&gt;&lt;/data&gt;</vt:lpwstr>
  </property>
</Properties>
</file>